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77777777"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614DC8E2"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ค่า</w:t>
      </w:r>
      <w:r>
        <w:rPr>
          <w:rFonts w:ascii="TH SarabunPSK" w:hAnsi="TH SarabunPSK" w:cs="TH SarabunPSK"/>
          <w:sz w:val="28"/>
          <w:szCs w:val="28"/>
        </w:rPr>
        <w:t xml:space="preserve"> hostname</w:t>
      </w:r>
    </w:p>
    <w:p w14:paraId="75A2EB7F" w14:textId="2FFC9E85"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ค่า </w:t>
      </w:r>
      <w:r>
        <w:rPr>
          <w:rFonts w:ascii="TH SarabunPSK" w:hAnsi="TH SarabunPSK" w:cs="TH SarabunPSK"/>
          <w:sz w:val="28"/>
          <w:szCs w:val="28"/>
        </w:rPr>
        <w:t>Secret Password</w:t>
      </w:r>
    </w:p>
    <w:p w14:paraId="60764B0F" w14:textId="0D332FB7"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ค่า</w:t>
      </w:r>
      <w:r>
        <w:rPr>
          <w:rFonts w:ascii="TH SarabunPSK" w:hAnsi="TH SarabunPSK" w:cs="TH SarabunPSK"/>
          <w:sz w:val="28"/>
          <w:szCs w:val="28"/>
        </w:rPr>
        <w:t xml:space="preserve"> 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P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C91F25" w:rsidR="005B7379" w:rsidRDefault="00467677" w:rsidP="00137B08">
      <w:pPr>
        <w:pStyle w:val="ListParagraph"/>
        <w:numPr>
          <w:ilvl w:val="4"/>
          <w:numId w:val="1"/>
        </w:numPr>
        <w:ind w:left="-360"/>
        <w:jc w:val="distribute"/>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proofErr w:type="spellStart"/>
      <w:r>
        <w:rPr>
          <w:rFonts w:ascii="TH SarabunPSK" w:hAnsi="TH SarabunPSK" w:cs="TH SarabunPSK"/>
          <w:sz w:val="28"/>
          <w:szCs w:val="28"/>
        </w:rPr>
        <w:t>Postfast</w:t>
      </w:r>
      <w:proofErr w:type="spellEnd"/>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P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lastRenderedPageBreak/>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3F26382E"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 หรือกร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Pr="002B2A7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2E2F8360"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6C61C3EA"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lastRenderedPageBreak/>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M. Cagalj,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D. L. Mills, “Network Time Protocol (NTP),” RFC Editor, RFC0958, Sep. 1985. doi: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27001 :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82BEAE" w14:textId="77777777" w:rsidR="00653845" w:rsidRDefault="00653845" w:rsidP="00B25C12">
      <w:r>
        <w:separator/>
      </w:r>
    </w:p>
  </w:endnote>
  <w:endnote w:type="continuationSeparator" w:id="0">
    <w:p w14:paraId="62B8E923" w14:textId="77777777" w:rsidR="00653845" w:rsidRDefault="00653845"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AC0F68" w14:textId="77777777" w:rsidR="00653845" w:rsidRDefault="00653845" w:rsidP="00B25C12">
      <w:r>
        <w:separator/>
      </w:r>
    </w:p>
  </w:footnote>
  <w:footnote w:type="continuationSeparator" w:id="0">
    <w:p w14:paraId="150100BB" w14:textId="77777777" w:rsidR="00653845" w:rsidRDefault="00653845"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64571"/>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42686"/>
    <w:rsid w:val="00365440"/>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5BE6"/>
    <w:rsid w:val="00624633"/>
    <w:rsid w:val="00641B57"/>
    <w:rsid w:val="00643A79"/>
    <w:rsid w:val="00643EF8"/>
    <w:rsid w:val="00653845"/>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374BE"/>
    <w:rsid w:val="0085025B"/>
    <w:rsid w:val="00854F10"/>
    <w:rsid w:val="00892FDC"/>
    <w:rsid w:val="008A38B7"/>
    <w:rsid w:val="008A51D4"/>
    <w:rsid w:val="008B3642"/>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52F0E"/>
    <w:rsid w:val="00A66415"/>
    <w:rsid w:val="00A77626"/>
    <w:rsid w:val="00A86CBC"/>
    <w:rsid w:val="00AA196B"/>
    <w:rsid w:val="00AD64BD"/>
    <w:rsid w:val="00AE2827"/>
    <w:rsid w:val="00AF0750"/>
    <w:rsid w:val="00B00B3A"/>
    <w:rsid w:val="00B017D0"/>
    <w:rsid w:val="00B026C5"/>
    <w:rsid w:val="00B158AC"/>
    <w:rsid w:val="00B201A3"/>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D099B"/>
    <w:rsid w:val="00ED5161"/>
    <w:rsid w:val="00EE42EB"/>
    <w:rsid w:val="00EF0982"/>
    <w:rsid w:val="00F0261C"/>
    <w:rsid w:val="00F068C7"/>
    <w:rsid w:val="00F13D77"/>
    <w:rsid w:val="00F17000"/>
    <w:rsid w:val="00F233F8"/>
    <w:rsid w:val="00F34323"/>
    <w:rsid w:val="00F50498"/>
    <w:rsid w:val="00F52E92"/>
    <w:rsid w:val="00F63DC8"/>
    <w:rsid w:val="00F72499"/>
    <w:rsid w:val="00F72C54"/>
    <w:rsid w:val="00F91030"/>
    <w:rsid w:val="00F931E1"/>
    <w:rsid w:val="00F971D9"/>
    <w:rsid w:val="00FA77CC"/>
    <w:rsid w:val="00FB5C31"/>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TotalTime>
  <Pages>21</Pages>
  <Words>5482</Words>
  <Characters>3125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199</cp:revision>
  <dcterms:created xsi:type="dcterms:W3CDTF">2024-09-26T04:44:00Z</dcterms:created>
  <dcterms:modified xsi:type="dcterms:W3CDTF">2024-11-2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